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0B8C57" w14:textId="04AB246C" w:rsidR="0008177B" w:rsidRPr="00FA70AB" w:rsidRDefault="004F4E69" w:rsidP="00FA70A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2713A718" w14:textId="77777777" w:rsidR="0008177B" w:rsidRPr="00FA70AB" w:rsidRDefault="0008177B" w:rsidP="00FA70A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7FE141E" w14:textId="77777777" w:rsidR="0008177B" w:rsidRPr="00FA70AB" w:rsidRDefault="0008177B" w:rsidP="00FA70A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95698EB" w14:textId="77777777" w:rsidR="0008177B" w:rsidRPr="00FA70AB" w:rsidRDefault="0008177B" w:rsidP="00FA70A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A3536ED" w14:textId="77777777" w:rsidR="0008177B" w:rsidRPr="00FA70AB" w:rsidRDefault="0008177B" w:rsidP="00FA70A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6890DD8" w14:textId="77777777" w:rsidR="0008177B" w:rsidRPr="00FA70AB" w:rsidRDefault="0008177B" w:rsidP="00FA70A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2E4F91A" w14:textId="604FEDCD" w:rsidR="0008177B" w:rsidRPr="00FA70AB" w:rsidRDefault="004F4E69" w:rsidP="00FA70AB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Analysis</w:t>
      </w:r>
      <w:r w:rsidR="00120F9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="00536861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ustainability</w:t>
      </w:r>
      <w:r w:rsidR="00120F9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36861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 w:rsidR="00120F9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dex and </w:t>
      </w:r>
      <w:r w:rsidR="00536861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ustainability</w:t>
      </w:r>
      <w:r w:rsidR="00120F9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36861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 w:rsidR="00120F90">
        <w:rPr>
          <w:rFonts w:ascii="Times New Roman" w:hAnsi="Times New Roman" w:cs="Times New Roman"/>
          <w:color w:val="000000" w:themeColor="text1"/>
          <w:sz w:val="24"/>
          <w:szCs w:val="24"/>
        </w:rPr>
        <w:t>ndicator</w:t>
      </w:r>
    </w:p>
    <w:p w14:paraId="153527ED" w14:textId="77777777" w:rsidR="0008177B" w:rsidRPr="00FA70AB" w:rsidRDefault="004F4E69" w:rsidP="00FA70AB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A70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[Name of the </w:t>
      </w:r>
      <w:r w:rsidR="00A4374D" w:rsidRPr="00FA70AB">
        <w:rPr>
          <w:rFonts w:ascii="Times New Roman" w:hAnsi="Times New Roman" w:cs="Times New Roman"/>
          <w:color w:val="000000" w:themeColor="text1"/>
          <w:sz w:val="24"/>
          <w:szCs w:val="24"/>
        </w:rPr>
        <w:t>Writer</w:t>
      </w:r>
      <w:r w:rsidRPr="00FA70AB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</w:p>
    <w:p w14:paraId="33495B88" w14:textId="77777777" w:rsidR="0008177B" w:rsidRPr="00FA70AB" w:rsidRDefault="004F4E69" w:rsidP="00FA70AB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A70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[Name of the </w:t>
      </w:r>
      <w:r w:rsidR="00A4374D" w:rsidRPr="00FA70AB">
        <w:rPr>
          <w:rFonts w:ascii="Times New Roman" w:hAnsi="Times New Roman" w:cs="Times New Roman"/>
          <w:color w:val="000000" w:themeColor="text1"/>
          <w:sz w:val="24"/>
          <w:szCs w:val="24"/>
        </w:rPr>
        <w:t>Institution</w:t>
      </w:r>
      <w:r w:rsidRPr="00FA70AB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</w:p>
    <w:p w14:paraId="20493F3C" w14:textId="77777777" w:rsidR="00A106AF" w:rsidRPr="00FA70AB" w:rsidRDefault="00A106AF" w:rsidP="00FA70AB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50B9792" w14:textId="77777777" w:rsidR="00A106AF" w:rsidRPr="00FA70AB" w:rsidRDefault="00A106AF" w:rsidP="00FA70AB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  <w:sectPr w:rsidR="00A106AF" w:rsidRPr="00FA70AB" w:rsidSect="00C74D28">
          <w:head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3CFC411" w14:textId="1978EE52" w:rsidR="00120F90" w:rsidRPr="00FA70AB" w:rsidRDefault="004F4E69" w:rsidP="00120F90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Analysis of </w:t>
      </w:r>
      <w:r w:rsidR="00536861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stainability </w:t>
      </w:r>
      <w:r w:rsidR="00536861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dex and </w:t>
      </w:r>
      <w:r w:rsidR="00536861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stainability </w:t>
      </w:r>
      <w:r w:rsidR="00536861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ndicator</w:t>
      </w:r>
    </w:p>
    <w:p w14:paraId="791F21C4" w14:textId="660A29D5" w:rsidR="0026072D" w:rsidRPr="00F00FE3" w:rsidRDefault="004F4E69" w:rsidP="00F00FE3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F00FE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Introduction</w:t>
      </w:r>
    </w:p>
    <w:p w14:paraId="2EF3B083" w14:textId="54EFD0A1" w:rsidR="00915A21" w:rsidRDefault="004F4E69" w:rsidP="00FA70A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Sustainability assessment is a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methodology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facilitates decision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-maker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policymakers to decide what kind of action should be taken or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avoided so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to make society more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sustainabl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A0790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Sustainability</w:t>
      </w:r>
      <w:r w:rsidR="00A0790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sessment enables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different</w:t>
      </w:r>
      <w:r w:rsidR="00A0790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organizations</w:t>
      </w:r>
      <w:r w:rsidR="00A0790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communicate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sustainability</w:t>
      </w:r>
      <w:r w:rsidR="00A0790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oals as well as benefits to the stakeholders.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Also</w:t>
      </w:r>
      <w:r w:rsidR="00A0790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this measurement is a good tool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r influencing the </w:t>
      </w:r>
      <w:r w:rsidR="00A07903">
        <w:rPr>
          <w:rFonts w:ascii="Times New Roman" w:hAnsi="Times New Roman" w:cs="Times New Roman"/>
          <w:color w:val="000000" w:themeColor="text1"/>
          <w:sz w:val="24"/>
          <w:szCs w:val="24"/>
        </w:rPr>
        <w:t>opinion of</w:t>
      </w:r>
      <w:r w:rsidR="0053686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</w:t>
      </w:r>
      <w:r w:rsidR="00A0790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ublic and empowering awareness regarding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stability</w:t>
      </w:r>
      <w:r w:rsidR="00A0790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77406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order to measure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sustainability</w:t>
      </w:r>
      <w:r w:rsidR="0077406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CD23A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dicators used are, sustainability </w:t>
      </w:r>
      <w:bookmarkStart w:id="0" w:name="_GoBack"/>
      <w:bookmarkEnd w:id="0"/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Seattle</w:t>
      </w:r>
      <w:r w:rsidR="0077406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mmunity and ecological footprint</w:t>
      </w:r>
      <w:r w:rsidR="00CD23A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0D513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cological footprint is one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="000D513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measurements</w:t>
      </w:r>
      <w:r w:rsidR="003630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analyzes human demand on nature. It includes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the quantity</w:t>
      </w:r>
      <w:r w:rsidR="003630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natur</w:t>
      </w:r>
      <w:r w:rsidR="00536861">
        <w:rPr>
          <w:rFonts w:ascii="Times New Roman" w:hAnsi="Times New Roman" w:cs="Times New Roman"/>
          <w:color w:val="000000" w:themeColor="text1"/>
          <w:sz w:val="24"/>
          <w:szCs w:val="24"/>
        </w:rPr>
        <w:t>al resources</w:t>
      </w:r>
      <w:r w:rsidR="003630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is required to support a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particular</w:t>
      </w:r>
      <w:r w:rsidR="003630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community</w:t>
      </w:r>
      <w:r w:rsidR="003630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r economy. Th</w:t>
      </w:r>
      <w:r w:rsidR="00436D1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s </w:t>
      </w:r>
      <w:r w:rsidR="003630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pport is provided to the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Seattle</w:t>
      </w:r>
      <w:r w:rsidR="003630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mmunity that will promote the creation of regional indicators for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stability</w:t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Y9QSW9Jy","properties":{"formattedCitation":"({\\i{}Open Data Platform}, n.d.)","plainCitation":"(Open Data Platform, n.d.)","noteIndex":0},"citationItems":[{"id":355,"uris":["http://zotero.org/users/local/6bWeQAmN/items/9MKKIV3G"],"uri":["http://zotero.org/users/local/6bWeQAmN/items/9MKKIV3G"],"itemData":{"id":355,"type":"webpage","title":"Open Data Platform","URL":"http://data.footprintnetwork.org/#/","accessed":{"date-parts":[["2020",1,17]]}}}],"schema":"https://github.com/citation-style-language/schema/raw/master/csl-citation.json"} </w:instrText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30D3F" w:rsidRPr="00930D3F">
        <w:rPr>
          <w:rFonts w:ascii="Times New Roman" w:hAnsi="Times New Roman" w:cs="Times New Roman"/>
          <w:sz w:val="24"/>
          <w:szCs w:val="24"/>
        </w:rPr>
        <w:t>(</w:t>
      </w:r>
      <w:r w:rsidR="00930D3F" w:rsidRPr="00930D3F">
        <w:rPr>
          <w:rFonts w:ascii="Times New Roman" w:hAnsi="Times New Roman" w:cs="Times New Roman"/>
          <w:i/>
          <w:iCs/>
          <w:sz w:val="24"/>
          <w:szCs w:val="24"/>
        </w:rPr>
        <w:t>Open Data Platform</w:t>
      </w:r>
      <w:r w:rsidR="00930D3F" w:rsidRPr="00930D3F">
        <w:rPr>
          <w:rFonts w:ascii="Times New Roman" w:hAnsi="Times New Roman" w:cs="Times New Roman"/>
          <w:sz w:val="24"/>
          <w:szCs w:val="24"/>
        </w:rPr>
        <w:t>, n.d.)</w:t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3630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Sustainable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Seattle’s</w:t>
      </w:r>
      <w:r w:rsidR="003630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icators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perform</w:t>
      </w:r>
      <w:r w:rsidR="003630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ir job to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influence</w:t>
      </w:r>
      <w:r w:rsidR="003630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ities and groups</w:t>
      </w:r>
      <w:r w:rsidR="00436D1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erms of dos and don’ts.</w:t>
      </w:r>
      <w:r w:rsidR="003630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t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is also</w:t>
      </w:r>
      <w:r w:rsidR="003630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acknowledged as</w:t>
      </w:r>
      <w:r w:rsidR="003630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ne of the world’s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leaders</w:t>
      </w:r>
      <w:r w:rsidR="003630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suitability</w:t>
      </w:r>
      <w:r w:rsidR="003630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indicators</w:t>
      </w:r>
      <w:r w:rsidR="003630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that</w:t>
      </w:r>
      <w:r w:rsidR="003630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based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on</w:t>
      </w:r>
      <w:r w:rsidR="003630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goals</w:t>
      </w:r>
      <w:r w:rsidR="003630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</w:t>
      </w:r>
      <w:r w:rsidR="00363080">
        <w:rPr>
          <w:rFonts w:ascii="Times New Roman" w:hAnsi="Times New Roman" w:cs="Times New Roman"/>
          <w:color w:val="000000" w:themeColor="text1"/>
          <w:sz w:val="24"/>
          <w:szCs w:val="24"/>
        </w:rPr>
        <w:t>values of a community.</w:t>
      </w:r>
    </w:p>
    <w:p w14:paraId="1929F679" w14:textId="4439AE6A" w:rsidR="00322B50" w:rsidRPr="00F00FE3" w:rsidRDefault="004F4E69" w:rsidP="00F00FE3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F00FE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Discussion</w:t>
      </w:r>
    </w:p>
    <w:p w14:paraId="1A439EBE" w14:textId="391A9196" w:rsidR="00852783" w:rsidRDefault="004F4E69" w:rsidP="00FA70A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Ecological Footprint is an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indicator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is an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account</w:t>
      </w:r>
      <w:r w:rsidR="00A82F8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or measure</w:t>
      </w:r>
      <w:r w:rsidR="00A82F8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uman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deman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erms of global biological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resource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. This tool compare</w:t>
      </w:r>
      <w:r w:rsidR="00436D15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level of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nsumption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 the amount of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availabl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bioproduct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and and sea area</w:t>
      </w:r>
      <w:r w:rsidR="0012462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436D15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lso</w:t>
      </w:r>
      <w:r w:rsidR="0012462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the major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unification</w:t>
      </w:r>
      <w:r w:rsidR="0012462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was</w:t>
      </w:r>
      <w:r w:rsidR="0012462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</w:t>
      </w:r>
      <w:r w:rsidR="00436D1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2462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carbon, fishing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gr</w:t>
      </w:r>
      <w:r w:rsidR="00436D15">
        <w:rPr>
          <w:rFonts w:ascii="Times New Roman" w:hAnsi="Times New Roman" w:cs="Times New Roman"/>
          <w:color w:val="000000" w:themeColor="text1"/>
          <w:sz w:val="24"/>
          <w:szCs w:val="24"/>
        </w:rPr>
        <w:t>oups</w:t>
      </w:r>
      <w:r w:rsidR="0012462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cropland, forest products, grazing lands, and the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buil</w:t>
      </w:r>
      <w:r w:rsidR="00A82F86">
        <w:rPr>
          <w:rFonts w:ascii="Times New Roman" w:hAnsi="Times New Roman" w:cs="Times New Roman"/>
          <w:color w:val="000000" w:themeColor="text1"/>
          <w:sz w:val="24"/>
          <w:szCs w:val="24"/>
        </w:rPr>
        <w:t>t-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up</w:t>
      </w:r>
      <w:r w:rsidR="0012462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and.  Taking into account the </w:t>
      </w:r>
      <w:r w:rsidR="009832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ata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collected</w:t>
      </w:r>
      <w:r w:rsidR="009832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rom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the Sustainable</w:t>
      </w:r>
      <w:r w:rsidR="009832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eattle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Community</w:t>
      </w:r>
      <w:r w:rsidR="009832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Indicator</w:t>
      </w:r>
      <w:r w:rsidR="009832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port,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several</w:t>
      </w:r>
      <w:r w:rsidR="009832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ieces of information were collected</w:t>
      </w:r>
      <w:r w:rsidR="003D158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D158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3D158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tXNqdGv6","properties":{"formattedCitation":"(Meadows, 1998)","plainCitation":"(Meadows, 1998)","noteIndex":0},"citationItems":[{"id":354,"uris":["http://zotero.org/users/local/6bWeQAmN/items/45Y8C2YC"],"uri":["http://zotero.org/users/local/6bWeQAmN/items/45Y8C2YC"],"itemData":{"id":354,"type":"article-journal","container-title":"Seattle, WA: Sustainable Seattle","source":"Google Scholar","title":"Indicators of sustainable community 1998: A status report on long-term cultural, economic, and environmental health for Seattle/King County (p. 4)","title-short":"Indicators of sustainable community 1998","author":[{"family":"Meadows","given":"Donella"}],"issued":{"date-parts":[["1998"]]}}}],"schema":"https://github.com/citation-style-language/schema/raw/master/csl-citation.json"} </w:instrText>
      </w:r>
      <w:r w:rsidR="003D158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3D158C" w:rsidRPr="003D158C">
        <w:rPr>
          <w:rFonts w:ascii="Times New Roman" w:hAnsi="Times New Roman" w:cs="Times New Roman"/>
          <w:sz w:val="24"/>
        </w:rPr>
        <w:t>(Meadows, 1998)</w:t>
      </w:r>
      <w:r w:rsidR="003D158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9832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 It is found that the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indicators of the</w:t>
      </w:r>
      <w:r w:rsidR="009832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sustainable community</w:t>
      </w:r>
      <w:r w:rsidR="009832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meant</w:t>
      </w:r>
      <w:r w:rsidR="009832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r defined to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impose</w:t>
      </w:r>
      <w:r w:rsidR="009832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actions of a community in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private</w:t>
      </w:r>
      <w:r w:rsidR="009832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interest</w:t>
      </w:r>
      <w:r w:rsidR="009832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as</w:t>
      </w:r>
      <w:r w:rsidR="009832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of the coming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generations</w:t>
      </w:r>
      <w:r w:rsidR="009832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A002B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terms of Wild Salmons, there is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natural</w:t>
      </w:r>
      <w:r w:rsidR="00A002B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sustainability</w:t>
      </w:r>
      <w:r w:rsidR="00A002B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he community and its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linkage</w:t>
      </w:r>
      <w:r w:rsidR="00A002B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36D15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 w:rsidR="00A002B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 found in food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production, recreation</w:t>
      </w:r>
      <w:r w:rsidR="00A002B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nd tourism. </w:t>
      </w:r>
      <w:r w:rsidR="000B48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terms of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ecological</w:t>
      </w:r>
      <w:r w:rsidR="000B48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health</w:t>
      </w:r>
      <w:r w:rsidR="000B48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it is found that natural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vegetation</w:t>
      </w:r>
      <w:r w:rsidR="000B48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increasing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and</w:t>
      </w:r>
      <w:r w:rsidR="000B48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t shows the sp</w:t>
      </w:r>
      <w:r w:rsidR="00436D15">
        <w:rPr>
          <w:rFonts w:ascii="Times New Roman" w:hAnsi="Times New Roman" w:cs="Times New Roman"/>
          <w:color w:val="000000" w:themeColor="text1"/>
          <w:sz w:val="24"/>
          <w:szCs w:val="24"/>
        </w:rPr>
        <w:t>rea</w:t>
      </w:r>
      <w:r w:rsidR="000B48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 of human influence along with a broader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decline</w:t>
      </w:r>
      <w:r w:rsidR="000B48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he ecological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health</w:t>
      </w:r>
      <w:r w:rsidR="000B48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in the country</w:t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Thbcms2z","properties":{"formattedCitation":"(Meadows, 1998)","plainCitation":"(Meadows, 1998)","noteIndex":0},"citationItems":[{"id":354,"uris":["http://zotero.org/users/local/6bWeQAmN/items/45Y8C2YC"],"uri":["http://zotero.org/users/local/6bWeQAmN/items/45Y8C2YC"],"itemData":{"id":354,"type":"article-journal","container-title":"Seattle, WA: Sustainable Seattle","source":"Google Scholar","title":"Indicators of sustainable community 1998: A status report on long-term cultural, economic, and environmental health for Seattle/King County (p. 4)","title-short":"Indicators of sustainable community 1998","author":[{"family":"Meadows","given":"Donella"}],"issued":{"date-parts":[["1998"]]}}}],"schema":"https://github.com/citation-style-language/schema/raw/master/csl-citation.json"} </w:instrText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30D3F" w:rsidRPr="00930D3F">
        <w:rPr>
          <w:rFonts w:ascii="Times New Roman" w:hAnsi="Times New Roman" w:cs="Times New Roman"/>
          <w:sz w:val="24"/>
        </w:rPr>
        <w:t>(Meadows, 1998)</w:t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0B48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33672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t is found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that</w:t>
      </w:r>
      <w:r w:rsidR="0033672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continuous development and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reduction</w:t>
      </w:r>
      <w:r w:rsidR="0033672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vegetation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will</w:t>
      </w:r>
      <w:r w:rsidR="0033672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ave an effect on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the</w:t>
      </w:r>
      <w:r w:rsidR="0033672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cological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heal</w:t>
      </w:r>
      <w:r w:rsidR="00436D15">
        <w:rPr>
          <w:rFonts w:ascii="Times New Roman" w:hAnsi="Times New Roman" w:cs="Times New Roman"/>
          <w:color w:val="000000" w:themeColor="text1"/>
          <w:sz w:val="24"/>
          <w:szCs w:val="24"/>
        </w:rPr>
        <w:t>th</w:t>
      </w:r>
      <w:r w:rsidR="0033672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uch as</w:t>
      </w:r>
      <w:r w:rsidR="00A82F8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fact that</w:t>
      </w:r>
      <w:r w:rsidR="0033672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reams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will become</w:t>
      </w:r>
      <w:r w:rsidR="0033672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ore degraded</w:t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IMNDPsOt","properties":{"formattedCitation":"({\\i{}Open Data Platform}, n.d.)","plainCitation":"(Open Data Platform, n.d.)","noteIndex":0},"citationItems":[{"id":355,"uris":["http://zotero.org/users/local/6bWeQAmN/items/9MKKIV3G"],"uri":["http://zotero.org/users/local/6bWeQAmN/items/9MKKIV3G"],"itemData":{"id":355,"type":"webpage","title":"Open Data Platform","URL":"http://data.footprintnetwork.org/#/","accessed":{"date-parts":[["2020",1,17]]}}}],"schema":"https://github.com/citation-style-language/schema/raw/master/csl-citation.json"} </w:instrText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30D3F" w:rsidRPr="00930D3F">
        <w:rPr>
          <w:rFonts w:ascii="Times New Roman" w:hAnsi="Times New Roman" w:cs="Times New Roman"/>
          <w:sz w:val="24"/>
          <w:szCs w:val="24"/>
        </w:rPr>
        <w:t>(</w:t>
      </w:r>
      <w:r w:rsidR="00930D3F" w:rsidRPr="00930D3F">
        <w:rPr>
          <w:rFonts w:ascii="Times New Roman" w:hAnsi="Times New Roman" w:cs="Times New Roman"/>
          <w:i/>
          <w:iCs/>
          <w:sz w:val="24"/>
          <w:szCs w:val="24"/>
        </w:rPr>
        <w:t>Open Data Platform</w:t>
      </w:r>
      <w:r w:rsidR="00930D3F" w:rsidRPr="00930D3F">
        <w:rPr>
          <w:rFonts w:ascii="Times New Roman" w:hAnsi="Times New Roman" w:cs="Times New Roman"/>
          <w:sz w:val="24"/>
          <w:szCs w:val="24"/>
        </w:rPr>
        <w:t>, n.d.)</w:t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33672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775E8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ecological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health is</w:t>
      </w:r>
      <w:r w:rsidR="00775E8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nnected with other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indicators</w:t>
      </w:r>
      <w:r w:rsidR="00775E8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uch as soil erosion, water consumption,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impervious</w:t>
      </w:r>
      <w:r w:rsidR="00775E8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urfaces, </w:t>
      </w:r>
      <w:r w:rsidR="001967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ild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salmons</w:t>
      </w:r>
      <w:r w:rsidR="001967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farm acreage. </w:t>
      </w:r>
      <w:r w:rsidR="00DF78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t is found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that there</w:t>
      </w:r>
      <w:r w:rsidR="00DF78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36D15">
        <w:rPr>
          <w:rFonts w:ascii="Times New Roman" w:hAnsi="Times New Roman" w:cs="Times New Roman"/>
          <w:color w:val="000000" w:themeColor="text1"/>
          <w:sz w:val="24"/>
          <w:szCs w:val="24"/>
        </w:rPr>
        <w:t>are</w:t>
      </w:r>
      <w:r w:rsidR="00DF78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evidence</w:t>
      </w:r>
      <w:r w:rsidR="00436D15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</w:t>
      </w:r>
      <w:r w:rsidR="00DF78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essure on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streams</w:t>
      </w:r>
      <w:r w:rsidR="00DF78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well as local landscapes due to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the lack of</w:t>
      </w:r>
      <w:r w:rsidR="00DF78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vegetation. </w:t>
      </w:r>
      <w:r w:rsidR="0062083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he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context</w:t>
      </w:r>
      <w:r w:rsidR="0062083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soil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erosion, the</w:t>
      </w:r>
      <w:r w:rsidR="0062083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urbidity levels </w:t>
      </w:r>
      <w:r w:rsidR="00436D15">
        <w:rPr>
          <w:rFonts w:ascii="Times New Roman" w:hAnsi="Times New Roman" w:cs="Times New Roman"/>
          <w:color w:val="000000" w:themeColor="text1"/>
          <w:sz w:val="24"/>
          <w:szCs w:val="24"/>
        </w:rPr>
        <w:t>are</w:t>
      </w:r>
      <w:r w:rsidR="0062083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und to have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restored</w:t>
      </w:r>
      <w:r w:rsidR="0062083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the previous levels and it is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difficult</w:t>
      </w:r>
      <w:r w:rsidR="0062083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determine the human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activity</w:t>
      </w:r>
      <w:r w:rsidR="0062083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mpacts</w:t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WO9UjOvb","properties":{"formattedCitation":"(Meadows, 1998)","plainCitation":"(Meadows, 1998)","noteIndex":0},"citationItems":[{"id":354,"uris":["http://zotero.org/users/local/6bWeQAmN/items/45Y8C2YC"],"uri":["http://zotero.org/users/local/6bWeQAmN/items/45Y8C2YC"],"itemData":{"id":354,"type":"article-journal","container-title":"Seattle, WA: Sustainable Seattle","source":"Google Scholar","title":"Indicators of sustainable community 1998: A status report on long-term cultural, economic, and environmental health for Seattle/King County (p. 4)","title-short":"Indicators of sustainable community 1998","author":[{"family":"Meadows","given":"Donella"}],"issued":{"date-parts":[["1998"]]}}}],"schema":"https://github.com/citation-style-language/schema/raw/master/csl-citation.json"} </w:instrText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30D3F" w:rsidRPr="00930D3F">
        <w:rPr>
          <w:rFonts w:ascii="Times New Roman" w:hAnsi="Times New Roman" w:cs="Times New Roman"/>
          <w:sz w:val="24"/>
        </w:rPr>
        <w:t>(Meadows, 1998)</w:t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62083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D074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oil </w:t>
      </w:r>
      <w:r w:rsidR="00A82F86">
        <w:rPr>
          <w:rFonts w:ascii="Times New Roman" w:hAnsi="Times New Roman" w:cs="Times New Roman"/>
          <w:color w:val="000000" w:themeColor="text1"/>
          <w:sz w:val="24"/>
          <w:szCs w:val="24"/>
        </w:rPr>
        <w:t>erosi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on</w:t>
      </w:r>
      <w:r w:rsidR="00D074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linked to indicators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such</w:t>
      </w:r>
      <w:r w:rsidR="00D074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vehicle </w:t>
      </w:r>
      <w:r w:rsidR="00A82F86">
        <w:rPr>
          <w:rFonts w:ascii="Times New Roman" w:hAnsi="Times New Roman" w:cs="Times New Roman"/>
          <w:color w:val="000000" w:themeColor="text1"/>
          <w:sz w:val="24"/>
          <w:szCs w:val="24"/>
        </w:rPr>
        <w:t>movement</w:t>
      </w:r>
      <w:r w:rsidR="00D074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impervious</w:t>
      </w:r>
      <w:r w:rsidR="00D074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surfaces</w:t>
      </w:r>
      <w:r w:rsidR="00D074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population</w:t>
      </w:r>
      <w:r w:rsidR="00D074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nd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ecological</w:t>
      </w:r>
      <w:r w:rsidR="00D074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health</w:t>
      </w:r>
      <w:r w:rsidR="00D074F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BA73F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ir quality is found to be improving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continuously</w:t>
      </w:r>
      <w:r w:rsidR="00BA73F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he number of good air quality has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increased</w:t>
      </w:r>
      <w:r w:rsidR="00BA73F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y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up to</w:t>
      </w:r>
      <w:r w:rsidR="00BA73F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89%. </w:t>
      </w:r>
      <w:r w:rsidR="00A726D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owever, the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social,</w:t>
      </w:r>
      <w:r w:rsidR="00A726D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conomic and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other external</w:t>
      </w:r>
      <w:r w:rsidR="00A726D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factors</w:t>
      </w:r>
      <w:r w:rsidR="00A726D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assumed</w:t>
      </w:r>
      <w:r w:rsidR="00A726D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be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challenged</w:t>
      </w:r>
      <w:r w:rsidR="00A726D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he future. </w:t>
      </w:r>
      <w:r w:rsidR="008313B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ir quality is linked with the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patterns</w:t>
      </w:r>
      <w:r w:rsidR="008313B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transportation</w:t>
      </w:r>
      <w:r w:rsidR="008313B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well as population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growth.</w:t>
      </w:r>
      <w:r w:rsidR="005D51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547F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population growth has also slowed the top 1% and it is linked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with other</w:t>
      </w:r>
      <w:r w:rsidR="00C547F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external</w:t>
      </w:r>
      <w:r w:rsidR="00C547F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and</w:t>
      </w:r>
      <w:r w:rsidR="00C547F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ternal systems</w:t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KOiNzkX8","properties":{"formattedCitation":"({\\i{}Open Data Platform}, n.d.)","plainCitation":"(Open Data Platform, n.d.)","noteIndex":0},"citationItems":[{"id":355,"uris":["http://zotero.org/users/local/6bWeQAmN/items/9MKKIV3G"],"uri":["http://zotero.org/users/local/6bWeQAmN/items/9MKKIV3G"],"itemData":{"id":355,"type":"webpage","title":"Open Data Platform","URL":"http://data.footprintnetwork.org/#/","accessed":{"date-parts":[["2020",1,17]]}}}],"schema":"https://github.com/citation-style-language/schema/raw/master/csl-citation.json"} </w:instrText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30D3F" w:rsidRPr="00930D3F">
        <w:rPr>
          <w:rFonts w:ascii="Times New Roman" w:hAnsi="Times New Roman" w:cs="Times New Roman"/>
          <w:sz w:val="24"/>
          <w:szCs w:val="24"/>
        </w:rPr>
        <w:t>(</w:t>
      </w:r>
      <w:r w:rsidR="00930D3F" w:rsidRPr="00930D3F">
        <w:rPr>
          <w:rFonts w:ascii="Times New Roman" w:hAnsi="Times New Roman" w:cs="Times New Roman"/>
          <w:i/>
          <w:iCs/>
          <w:sz w:val="24"/>
          <w:szCs w:val="24"/>
        </w:rPr>
        <w:t>Open Data Platform</w:t>
      </w:r>
      <w:r w:rsidR="00930D3F" w:rsidRPr="00930D3F">
        <w:rPr>
          <w:rFonts w:ascii="Times New Roman" w:hAnsi="Times New Roman" w:cs="Times New Roman"/>
          <w:sz w:val="24"/>
          <w:szCs w:val="24"/>
        </w:rPr>
        <w:t>, n.d.)</w:t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C547F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Suitability</w:t>
      </w:r>
      <w:r w:rsidR="00C547F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rends in solid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waste</w:t>
      </w:r>
      <w:r w:rsidR="00C547F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enerated and recycle</w:t>
      </w:r>
      <w:r w:rsidR="00A82F86">
        <w:rPr>
          <w:rFonts w:ascii="Times New Roman" w:hAnsi="Times New Roman" w:cs="Times New Roman"/>
          <w:color w:val="000000" w:themeColor="text1"/>
          <w:sz w:val="24"/>
          <w:szCs w:val="24"/>
        </w:rPr>
        <w:t>d</w:t>
      </w:r>
      <w:r w:rsidR="00C547F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better, however, </w:t>
      </w:r>
      <w:r w:rsidR="00436D15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="00C547F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amounts</w:t>
      </w:r>
      <w:r w:rsidR="00C547F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solid waste is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greater</w:t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SuI2fInr","properties":{"formattedCitation":"(Meadows, 1998)","plainCitation":"(Meadows, 1998)","noteIndex":0},"citationItems":[{"id":354,"uris":["http://zotero.org/users/local/6bWeQAmN/items/45Y8C2YC"],"uri":["http://zotero.org/users/local/6bWeQAmN/items/45Y8C2YC"],"itemData":{"id":354,"type":"article-journal","container-title":"Seattle, WA: Sustainable Seattle","source":"Google Scholar","title":"Indicators of sustainable community 1998: A status report on long-term cultural, economic, and environmental health for Seattle/King County (p. 4)","title-short":"Indicators of sustainable community 1998","author":[{"family":"Meadows","given":"Donella"}],"issued":{"date-parts":[["1998"]]}}}],"schema":"https://github.com/citation-style-language/schema/raw/master/csl-citation.json"} </w:instrText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30D3F" w:rsidRPr="00930D3F">
        <w:rPr>
          <w:rFonts w:ascii="Times New Roman" w:hAnsi="Times New Roman" w:cs="Times New Roman"/>
          <w:sz w:val="24"/>
        </w:rPr>
        <w:t>(Meadows, 1998)</w:t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C547F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Farmland</w:t>
      </w:r>
      <w:r w:rsidR="00D61E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decreasing while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organic</w:t>
      </w:r>
      <w:r w:rsidR="00D61E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farming is</w:t>
      </w:r>
      <w:r w:rsidR="00D61E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rising</w:t>
      </w:r>
      <w:r w:rsidR="00D61E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he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renewable</w:t>
      </w:r>
      <w:r w:rsidR="00D61E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nonrenewable</w:t>
      </w:r>
      <w:r w:rsidR="00D61E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nergy usage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account</w:t>
      </w:r>
      <w:r w:rsidR="00436D15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lmost</w:t>
      </w:r>
      <w:r w:rsidR="00D61E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alf of the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growth of</w:t>
      </w:r>
      <w:r w:rsidR="00D61E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onrenewable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energy source</w:t>
      </w:r>
      <w:r w:rsidR="00A82F86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D61E5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AA46C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eattle community has a P-Patch program that continues to blossom and it reflects the growth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rate</w:t>
      </w:r>
      <w:r w:rsidR="00AA46C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 community in gardening. </w:t>
      </w:r>
      <w:r w:rsidR="00E21F7B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="00E21F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also linked to the social,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economic</w:t>
      </w:r>
      <w:r w:rsidR="00E21F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and</w:t>
      </w:r>
      <w:r w:rsidR="00E21F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environmental concerns</w:t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d0edhyg1","properties":{"formattedCitation":"({\\i{}Open Data Platform}, n.d.)","plainCitation":"(Open Data Platform, n.d.)","noteIndex":0},"citationItems":[{"id":355,"uris":["http://zotero.org/users/local/6bWeQAmN/items/9MKKIV3G"],"uri":["http://zotero.org/users/local/6bWeQAmN/items/9MKKIV3G"],"itemData":{"id":355,"type":"webpage","title":"Open Data Platform","URL":"http://data.footprintnetwork.org/#/","accessed":{"date-parts":[["2020",1,17]]}}}],"schema":"https://github.com/citation-style-language/schema/raw/master/csl-citation.json"} </w:instrText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30D3F" w:rsidRPr="00930D3F">
        <w:rPr>
          <w:rFonts w:ascii="Times New Roman" w:hAnsi="Times New Roman" w:cs="Times New Roman"/>
          <w:sz w:val="24"/>
          <w:szCs w:val="24"/>
        </w:rPr>
        <w:t>(</w:t>
      </w:r>
      <w:r w:rsidR="00930D3F" w:rsidRPr="00930D3F">
        <w:rPr>
          <w:rFonts w:ascii="Times New Roman" w:hAnsi="Times New Roman" w:cs="Times New Roman"/>
          <w:i/>
          <w:iCs/>
          <w:sz w:val="24"/>
          <w:szCs w:val="24"/>
        </w:rPr>
        <w:t>Open Data Platform</w:t>
      </w:r>
      <w:r w:rsidR="00930D3F" w:rsidRPr="00930D3F">
        <w:rPr>
          <w:rFonts w:ascii="Times New Roman" w:hAnsi="Times New Roman" w:cs="Times New Roman"/>
          <w:sz w:val="24"/>
          <w:szCs w:val="24"/>
        </w:rPr>
        <w:t>, n.d.)</w:t>
      </w:r>
      <w:r w:rsidR="00930D3F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E21F7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2C4CC715" w14:textId="77777777" w:rsidR="00436D15" w:rsidRDefault="00436D15" w:rsidP="00FA70A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3E10F8B" w14:textId="2A7F5AEF" w:rsidR="00EB5C1A" w:rsidRPr="00F00FE3" w:rsidRDefault="004F4E69" w:rsidP="00EB5C1A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F00FE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Gibson’s criteria for </w:t>
      </w:r>
      <w:r w:rsidR="003E5E34" w:rsidRPr="00F00FE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itability</w:t>
      </w:r>
      <w:r w:rsidRPr="00F00FE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assessment</w:t>
      </w:r>
    </w:p>
    <w:p w14:paraId="60181B5E" w14:textId="421B9D9E" w:rsidR="00EB5C1A" w:rsidRDefault="004F4E69" w:rsidP="00F00FE3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Ecological Footprint is a tool that meets</w:t>
      </w:r>
      <w:r w:rsidR="00E45A4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social</w:t>
      </w:r>
      <w:r w:rsidR="00E45A4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ecological system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integrity</w:t>
      </w:r>
      <w:r w:rsidR="00E45A4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because</w:t>
      </w:r>
      <w:r w:rsidR="00E45A4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life</w:t>
      </w:r>
      <w:r w:rsidR="00E45A4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upport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functions</w:t>
      </w:r>
      <w:r w:rsidR="00E45A4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uch as using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animal</w:t>
      </w:r>
      <w:r w:rsidR="00E45A4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products</w:t>
      </w:r>
      <w:r w:rsidR="00E45A4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how it will be affected by the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environment</w:t>
      </w:r>
      <w:r w:rsidR="00E45A4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is</w:t>
      </w:r>
      <w:r w:rsidR="00E45A4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efined</w:t>
      </w:r>
      <w:r w:rsidR="0055144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5144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55144E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3MIDw1SS","properties":{"formattedCitation":"(Gibson et al., 2013)","plainCitation":"(Gibson et al., 2013)","noteIndex":0},"citationItems":[{"id":357,"uris":["http://zotero.org/users/local/6bWeQAmN/items/FJZNQVXS"],"uri":["http://zotero.org/users/local/6bWeQAmN/items/FJZNQVXS"],"itemData":{"id":357,"type":"book","publisher":"Routledge","source":"Google Scholar","title":"Sustainability assessment: criteria and processes","title-short":"Sustainability assessment","author":[{"family":"Gibson","given":"Bob"},{"family":"Hassan","given":"Selma"},{"family":"Tansey","given":"James"}],"issued":{"date-parts":[["2013"]]}}}],"schema":"https://github.com/citation-style-language/schema/raw/master/csl-citation.json"} </w:instrText>
      </w:r>
      <w:r w:rsidR="0055144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55144E" w:rsidRPr="0055144E">
        <w:rPr>
          <w:rFonts w:ascii="Times New Roman" w:hAnsi="Times New Roman" w:cs="Times New Roman"/>
          <w:sz w:val="24"/>
        </w:rPr>
        <w:t>(Gibson et al., 2013)</w:t>
      </w:r>
      <w:r w:rsidR="0055144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E45A4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15EDC94F" w14:textId="2A2D551C" w:rsidR="009E1A5B" w:rsidRDefault="004F4E69" w:rsidP="00F00FE3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ivelihood of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suffice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opportunity is also defined and determined by the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Gibson’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ol of assessment because Ecological Footprint </w:t>
      </w:r>
      <w:r w:rsidR="009F3F08">
        <w:rPr>
          <w:rFonts w:ascii="Times New Roman" w:hAnsi="Times New Roman" w:cs="Times New Roman"/>
          <w:color w:val="000000" w:themeColor="text1"/>
          <w:sz w:val="24"/>
          <w:szCs w:val="24"/>
        </w:rPr>
        <w:t>paves the way for improvement</w:t>
      </w:r>
      <w:r w:rsidR="00FE47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he ways that don’t compromise the future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generations</w:t>
      </w:r>
      <w:r w:rsidR="0055144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5144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55144E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YX1sRJi1","properties":{"formattedCitation":"(Gibson et al., 2013)","plainCitation":"(Gibson et al., 2013)","noteIndex":0},"citationItems":[{"id":357,"uris":["http://zotero.org/users/local/6bWeQAmN/items/FJZNQVXS"],"uri":["http://zotero.org/users/local/6bWeQAmN/items/FJZNQVXS"],"itemData":{"id":357,"type":"book","publisher":"Routledge","source":"Google Scholar","title":"Sustainability assessment: criteria and processes","title-short":"Sustainability assessment","author":[{"family":"Gibson","given":"Bob"},{"family":"Hassan","given":"Selma"},{"family":"Tansey","given":"James"}],"issued":{"date-parts":[["2013"]]}}}],"schema":"https://github.com/citation-style-language/schema/raw/master/csl-citation.json"} </w:instrText>
      </w:r>
      <w:r w:rsidR="0055144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55144E" w:rsidRPr="0055144E">
        <w:rPr>
          <w:rFonts w:ascii="Times New Roman" w:hAnsi="Times New Roman" w:cs="Times New Roman"/>
          <w:sz w:val="24"/>
        </w:rPr>
        <w:t>(Gibson et al., 2013)</w:t>
      </w:r>
      <w:r w:rsidR="0055144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E47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08BB64F8" w14:textId="62A738C4" w:rsidR="00E45A43" w:rsidRDefault="004F4E69" w:rsidP="00F00FE3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Inter</w:t>
      </w:r>
      <w:r w:rsidR="00F00FE3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generation</w:t>
      </w:r>
      <w:r w:rsidR="00FE47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olicy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quirement </w:t>
      </w:r>
      <w:r w:rsidR="00FE47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 also met by the assessment tool because it ensures the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effectiveness</w:t>
      </w:r>
      <w:r w:rsidR="00FE47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practice of the ways that can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reduce gas</w:t>
      </w:r>
      <w:r w:rsidR="00FE47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sufficiency of</w:t>
      </w:r>
      <w:r w:rsidR="00FE47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sources and opportunities of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health</w:t>
      </w:r>
      <w:r w:rsidR="0055144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5144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55144E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dOGILSgc","properties":{"formattedCitation":"(Gibson et al., 2013)","plainCitation":"(Gibson et al., 2013)","noteIndex":0},"citationItems":[{"id":357,"uris":["http://zotero.org/users/local/6bWeQAmN/items/FJZNQVXS"],"uri":["http://zotero.org/users/local/6bWeQAmN/items/FJZNQVXS"],"itemData":{"id":357,"type":"book","publisher":"Routledge","source":"Google Scholar","title":"Sustainability assessment: criteria and processes","title-short":"Sustainability assessment","author":[{"family":"Gibson","given":"Bob"},{"family":"Hassan","given":"Selma"},{"family":"Tansey","given":"James"}],"issued":{"date-parts":[["2013"]]}}}],"schema":"https://github.com/citation-style-language/schema/raw/master/csl-citation.json"} </w:instrText>
      </w:r>
      <w:r w:rsidR="0055144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55144E" w:rsidRPr="0055144E">
        <w:rPr>
          <w:rFonts w:ascii="Times New Roman" w:hAnsi="Times New Roman" w:cs="Times New Roman"/>
          <w:sz w:val="24"/>
        </w:rPr>
        <w:t>(Gibson et al., 2013)</w:t>
      </w:r>
      <w:r w:rsidR="0055144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E47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619D46B1" w14:textId="55137CFA" w:rsidR="009E1A5B" w:rsidRDefault="004F4E69" w:rsidP="00F00FE3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tergenerational equity is also a standard that is met because the present actions and choices are more likely to enhance or persecute the opportunities for the growth of future generations. </w:t>
      </w:r>
    </w:p>
    <w:p w14:paraId="6FADFA85" w14:textId="160C8DCA" w:rsidR="00877D0B" w:rsidRDefault="004F4E69" w:rsidP="00F00FE3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source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maintenanc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an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fficiency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is</w:t>
      </w:r>
      <w:r w:rsidR="002B38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also</w:t>
      </w:r>
      <w:r w:rsidR="002B38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t by </w:t>
      </w:r>
      <w:r w:rsidR="00BB418B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="002B38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logical </w:t>
      </w:r>
      <w:r w:rsidR="00BB418B">
        <w:rPr>
          <w:rFonts w:ascii="Times New Roman" w:hAnsi="Times New Roman" w:cs="Times New Roman"/>
          <w:color w:val="000000" w:themeColor="text1"/>
          <w:sz w:val="24"/>
          <w:szCs w:val="24"/>
        </w:rPr>
        <w:t>F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ootprint</w:t>
      </w:r>
      <w:r w:rsidR="002B38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cause it </w:t>
      </w:r>
      <w:r w:rsidR="00436D15">
        <w:rPr>
          <w:rFonts w:ascii="Times New Roman" w:hAnsi="Times New Roman" w:cs="Times New Roman"/>
          <w:color w:val="000000" w:themeColor="text1"/>
          <w:sz w:val="24"/>
          <w:szCs w:val="24"/>
        </w:rPr>
        <w:t>restores sustainable</w:t>
      </w:r>
      <w:r w:rsidR="002B38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ivelihood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by</w:t>
      </w:r>
      <w:r w:rsidR="002B38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ducing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threats</w:t>
      </w:r>
      <w:r w:rsidR="002B38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B418B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="002B38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ong term integrity of socio-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ecological</w:t>
      </w:r>
      <w:r w:rsidR="002B38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ystems. </w:t>
      </w:r>
    </w:p>
    <w:p w14:paraId="409A7137" w14:textId="7AA4AD64" w:rsidR="00CA1BEC" w:rsidRPr="00BB418B" w:rsidRDefault="004F4E69" w:rsidP="00436D15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B418B">
        <w:rPr>
          <w:rFonts w:ascii="Times New Roman" w:hAnsi="Times New Roman" w:cs="Times New Roman"/>
          <w:sz w:val="24"/>
          <w:szCs w:val="24"/>
        </w:rPr>
        <w:t xml:space="preserve">Socio-ecological </w:t>
      </w:r>
      <w:r w:rsidR="00436D15" w:rsidRPr="00BB418B">
        <w:rPr>
          <w:rFonts w:ascii="Times New Roman" w:hAnsi="Times New Roman" w:cs="Times New Roman"/>
          <w:sz w:val="24"/>
          <w:szCs w:val="24"/>
        </w:rPr>
        <w:t xml:space="preserve">activity </w:t>
      </w:r>
      <w:r w:rsidRPr="00BB418B">
        <w:rPr>
          <w:rFonts w:ascii="Times New Roman" w:hAnsi="Times New Roman" w:cs="Times New Roman"/>
          <w:sz w:val="24"/>
          <w:szCs w:val="24"/>
        </w:rPr>
        <w:t xml:space="preserve"> and democratic governance </w:t>
      </w:r>
      <w:r w:rsidR="00436D15" w:rsidRPr="00BB418B">
        <w:rPr>
          <w:rFonts w:ascii="Times New Roman" w:hAnsi="Times New Roman" w:cs="Times New Roman"/>
          <w:sz w:val="24"/>
          <w:szCs w:val="24"/>
        </w:rPr>
        <w:t>i</w:t>
      </w:r>
      <w:r w:rsidRPr="00BB418B">
        <w:rPr>
          <w:rFonts w:ascii="Times New Roman" w:hAnsi="Times New Roman" w:cs="Times New Roman"/>
          <w:sz w:val="24"/>
          <w:szCs w:val="24"/>
        </w:rPr>
        <w:t xml:space="preserve">s also a </w:t>
      </w:r>
      <w:r w:rsidR="003E5E34" w:rsidRPr="00BB418B">
        <w:rPr>
          <w:rFonts w:ascii="Times New Roman" w:hAnsi="Times New Roman" w:cs="Times New Roman"/>
          <w:sz w:val="24"/>
          <w:szCs w:val="24"/>
        </w:rPr>
        <w:t>standard</w:t>
      </w:r>
      <w:r w:rsidRPr="00BB418B">
        <w:rPr>
          <w:rFonts w:ascii="Times New Roman" w:hAnsi="Times New Roman" w:cs="Times New Roman"/>
          <w:sz w:val="24"/>
          <w:szCs w:val="24"/>
        </w:rPr>
        <w:t xml:space="preserve"> that is </w:t>
      </w:r>
      <w:r w:rsidR="003E5E34" w:rsidRPr="00BB418B">
        <w:rPr>
          <w:rFonts w:ascii="Times New Roman" w:hAnsi="Times New Roman" w:cs="Times New Roman"/>
          <w:sz w:val="24"/>
          <w:szCs w:val="24"/>
        </w:rPr>
        <w:t>met</w:t>
      </w:r>
      <w:r w:rsidRPr="00BB418B">
        <w:rPr>
          <w:rFonts w:ascii="Times New Roman" w:hAnsi="Times New Roman" w:cs="Times New Roman"/>
          <w:sz w:val="24"/>
          <w:szCs w:val="24"/>
        </w:rPr>
        <w:t xml:space="preserve"> by the ecological footprints </w:t>
      </w:r>
      <w:r w:rsidR="003E5E34" w:rsidRPr="00BB418B">
        <w:rPr>
          <w:rFonts w:ascii="Times New Roman" w:hAnsi="Times New Roman" w:cs="Times New Roman"/>
          <w:sz w:val="24"/>
          <w:szCs w:val="24"/>
        </w:rPr>
        <w:t>because</w:t>
      </w:r>
      <w:r w:rsidRPr="00BB418B">
        <w:rPr>
          <w:rFonts w:ascii="Times New Roman" w:hAnsi="Times New Roman" w:cs="Times New Roman"/>
          <w:sz w:val="24"/>
          <w:szCs w:val="24"/>
        </w:rPr>
        <w:t xml:space="preserve"> the </w:t>
      </w:r>
      <w:r w:rsidR="003E5E34" w:rsidRPr="00BB418B">
        <w:rPr>
          <w:rFonts w:ascii="Times New Roman" w:hAnsi="Times New Roman" w:cs="Times New Roman"/>
          <w:sz w:val="24"/>
          <w:szCs w:val="24"/>
        </w:rPr>
        <w:t>deci</w:t>
      </w:r>
      <w:r w:rsidRPr="00BB418B">
        <w:rPr>
          <w:rFonts w:ascii="Times New Roman" w:hAnsi="Times New Roman" w:cs="Times New Roman"/>
          <w:sz w:val="24"/>
          <w:szCs w:val="24"/>
        </w:rPr>
        <w:t xml:space="preserve">sion-making bodies are attracted in terms of </w:t>
      </w:r>
      <w:r w:rsidR="003E5E34" w:rsidRPr="00BB418B">
        <w:rPr>
          <w:rFonts w:ascii="Times New Roman" w:hAnsi="Times New Roman" w:cs="Times New Roman"/>
          <w:sz w:val="24"/>
          <w:szCs w:val="24"/>
        </w:rPr>
        <w:t>applying</w:t>
      </w:r>
      <w:r w:rsidRPr="00BB418B">
        <w:rPr>
          <w:rFonts w:ascii="Times New Roman" w:hAnsi="Times New Roman" w:cs="Times New Roman"/>
          <w:sz w:val="24"/>
          <w:szCs w:val="24"/>
        </w:rPr>
        <w:t xml:space="preserve"> </w:t>
      </w:r>
      <w:r w:rsidR="003E5E34" w:rsidRPr="00BB418B">
        <w:rPr>
          <w:rFonts w:ascii="Times New Roman" w:hAnsi="Times New Roman" w:cs="Times New Roman"/>
          <w:sz w:val="24"/>
          <w:szCs w:val="24"/>
        </w:rPr>
        <w:t>suitable</w:t>
      </w:r>
      <w:r w:rsidRPr="00BB418B">
        <w:rPr>
          <w:rFonts w:ascii="Times New Roman" w:hAnsi="Times New Roman" w:cs="Times New Roman"/>
          <w:sz w:val="24"/>
          <w:szCs w:val="24"/>
        </w:rPr>
        <w:t xml:space="preserve"> </w:t>
      </w:r>
      <w:r w:rsidR="003E5E34" w:rsidRPr="00BB418B">
        <w:rPr>
          <w:rFonts w:ascii="Times New Roman" w:hAnsi="Times New Roman" w:cs="Times New Roman"/>
          <w:sz w:val="24"/>
          <w:szCs w:val="24"/>
        </w:rPr>
        <w:t>requirements</w:t>
      </w:r>
      <w:r w:rsidRPr="00BB418B">
        <w:rPr>
          <w:rFonts w:ascii="Times New Roman" w:hAnsi="Times New Roman" w:cs="Times New Roman"/>
          <w:sz w:val="24"/>
          <w:szCs w:val="24"/>
        </w:rPr>
        <w:t xml:space="preserve"> through an informed market.</w:t>
      </w:r>
      <w:r w:rsidR="0055144E" w:rsidRPr="00BB418B">
        <w:rPr>
          <w:rFonts w:ascii="Times New Roman" w:hAnsi="Times New Roman" w:cs="Times New Roman"/>
          <w:sz w:val="24"/>
          <w:szCs w:val="24"/>
        </w:rPr>
        <w:t xml:space="preserve"> </w:t>
      </w:r>
      <w:r w:rsidR="0055144E" w:rsidRPr="00BB418B">
        <w:rPr>
          <w:rFonts w:ascii="Times New Roman" w:hAnsi="Times New Roman" w:cs="Times New Roman"/>
          <w:sz w:val="24"/>
          <w:szCs w:val="24"/>
        </w:rPr>
        <w:fldChar w:fldCharType="begin"/>
      </w:r>
      <w:r w:rsidR="0055144E" w:rsidRPr="00BB418B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gg3BMN72","properties":{"formattedCitation":"(Gibson et al., 2013)","plainCitation":"(Gibson et al., 2013)","noteIndex":0},"citationItems":[{"id":357,"uris":["http://zotero.org/users/local/6bWeQAmN/items/FJZNQVXS"],"uri":["http://zotero.org/users/local/6bWeQAmN/items/FJZNQVXS"],"itemData":{"id":357,"type":"book","publisher":"Routledge","source":"Google Scholar","title":"Sustainability assessment: criteria and processes","title-short":"Sustainability assessment","author":[{"family":"Gibson","given":"Bob"},{"family":"Hassan","given":"Selma"},{"family":"Tansey","given":"James"}],"issued":{"date-parts":[["2013"]]}}}],"schema":"https://github.com/citation-style-language/schema/raw/master/csl-citation.json"} </w:instrText>
      </w:r>
      <w:r w:rsidR="0055144E" w:rsidRPr="00BB418B">
        <w:rPr>
          <w:rFonts w:ascii="Times New Roman" w:hAnsi="Times New Roman" w:cs="Times New Roman"/>
          <w:sz w:val="24"/>
          <w:szCs w:val="24"/>
        </w:rPr>
        <w:fldChar w:fldCharType="separate"/>
      </w:r>
      <w:r w:rsidR="0055144E" w:rsidRPr="00BB418B">
        <w:rPr>
          <w:rFonts w:ascii="Times New Roman" w:hAnsi="Times New Roman" w:cs="Times New Roman"/>
          <w:sz w:val="24"/>
          <w:szCs w:val="24"/>
        </w:rPr>
        <w:t>(Gibson et al., 2013)</w:t>
      </w:r>
      <w:r w:rsidR="0055144E" w:rsidRPr="00BB418B">
        <w:rPr>
          <w:rFonts w:ascii="Times New Roman" w:hAnsi="Times New Roman" w:cs="Times New Roman"/>
          <w:sz w:val="24"/>
          <w:szCs w:val="24"/>
        </w:rPr>
        <w:fldChar w:fldCharType="end"/>
      </w:r>
      <w:r w:rsidRPr="00BB418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3026A16" w14:textId="3D2737AD" w:rsidR="00CB20EB" w:rsidRDefault="004F4E69" w:rsidP="00F00FE3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Precaution and adaptation is another standard that is met by ecological footprints taking into account that the tool incorporates long term planning and management for adaptation.</w:t>
      </w:r>
    </w:p>
    <w:p w14:paraId="6110F581" w14:textId="4B431B75" w:rsidR="00F00FE3" w:rsidRDefault="004F4E69" w:rsidP="00436D15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Immediate and long term integration is another standard that is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fulfille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cause the application of all the principles of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sustaining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omote the mutually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supporte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E5E34">
        <w:rPr>
          <w:rFonts w:ascii="Times New Roman" w:hAnsi="Times New Roman" w:cs="Times New Roman"/>
          <w:color w:val="000000" w:themeColor="text1"/>
          <w:sz w:val="24"/>
          <w:szCs w:val="24"/>
        </w:rPr>
        <w:t>benefit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well as multiple </w:t>
      </w:r>
      <w:r w:rsidR="00436D1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nvironmental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gains</w:t>
      </w:r>
      <w:r w:rsidR="0055144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5144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55144E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YN7uVkxs","properties":{"formattedCitation":"(Gibson et al., 2013)","plainCitation":"(Gibson et al., 2013)","noteIndex":0},"citationItems":[{"id":357,"uris":["http://zotero.org/users/local/6bWeQAmN/items/FJZNQVXS"],"uri":["http://zotero.org/users/local/6bWeQAmN/items/FJZNQVXS"],"itemData":{"id":357,"type":"book","publisher":"Routledge","source":"Google Scholar","title":"Sustainability assessment: criteria and processes","title-short":"Sustainability assessment","author":[{"family":"Gibson","given":"Bob"},{"family":"Hassan","given":"Selma"},{"family":"Tansey","given":"James"}],"issued":{"date-parts":[["2013"]]}}}],"schema":"https://github.com/citation-style-language/schema/raw/master/csl-citation.json"} </w:instrText>
      </w:r>
      <w:r w:rsidR="0055144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55144E" w:rsidRPr="0055144E">
        <w:rPr>
          <w:rFonts w:ascii="Times New Roman" w:hAnsi="Times New Roman" w:cs="Times New Roman"/>
          <w:sz w:val="24"/>
        </w:rPr>
        <w:t>(Gibson et al., 2013)</w:t>
      </w:r>
      <w:r w:rsidR="0055144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0F0CE5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1E79C0D5" w14:textId="23ED3690" w:rsidR="00CB20EB" w:rsidRPr="000F0CE5" w:rsidRDefault="004F4E69" w:rsidP="000F0CE5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0F0CE5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Conclusion</w:t>
      </w:r>
    </w:p>
    <w:p w14:paraId="1B681C3E" w14:textId="3419AC71" w:rsidR="003E5E34" w:rsidRDefault="004F4E69" w:rsidP="00EB5C1A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The data of indicators and the assessment tools are gathered by the assimilation of different </w:t>
      </w:r>
      <w:r w:rsidR="00CD23AA">
        <w:rPr>
          <w:rFonts w:ascii="Times New Roman" w:hAnsi="Times New Roman" w:cs="Times New Roman"/>
          <w:color w:val="000000" w:themeColor="text1"/>
          <w:sz w:val="24"/>
          <w:szCs w:val="24"/>
        </w:rPr>
        <w:t>survey-base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echniques and </w:t>
      </w:r>
      <w:r w:rsidR="0067086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line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calculation</w:t>
      </w:r>
      <w:r w:rsidR="0067086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ecological footprints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by using</w:t>
      </w:r>
      <w:r w:rsidR="0067086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</w:t>
      </w:r>
      <w:r w:rsidR="00436D15">
        <w:rPr>
          <w:rFonts w:ascii="Times New Roman" w:hAnsi="Times New Roman" w:cs="Times New Roman"/>
          <w:color w:val="000000" w:themeColor="text1"/>
          <w:sz w:val="24"/>
          <w:szCs w:val="24"/>
        </w:rPr>
        <w:t>organization’s</w:t>
      </w:r>
      <w:r w:rsidR="0067086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bsites.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Indicators</w:t>
      </w:r>
      <w:r w:rsidR="0098597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added to address the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requirements</w:t>
      </w:r>
      <w:r w:rsidR="0098597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85A1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 well as to undergo a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componential</w:t>
      </w:r>
      <w:r w:rsidR="00485A1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analysis</w:t>
      </w:r>
      <w:r w:rsidR="00485A1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hich can provide better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results</w:t>
      </w:r>
      <w:r w:rsidR="00485A1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E0598B">
        <w:rPr>
          <w:rFonts w:ascii="Times New Roman" w:hAnsi="Times New Roman" w:cs="Times New Roman"/>
          <w:color w:val="000000" w:themeColor="text1"/>
          <w:sz w:val="24"/>
          <w:szCs w:val="24"/>
        </w:rPr>
        <w:t>The limitations found in the ecological footprint are that of "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country</w:t>
      </w:r>
      <w:r w:rsidR="00E0598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based” data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while</w:t>
      </w:r>
      <w:r w:rsidR="009E770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limitation of the reports was that of “already recorded as well as uncertified or unverified data”</w:t>
      </w:r>
      <w:r w:rsidR="008B2CE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1F503384" w14:textId="62D52173" w:rsidR="00F00FE3" w:rsidRDefault="00F00FE3" w:rsidP="00EB5C1A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5711218" w14:textId="7DCFE9F9" w:rsidR="00F00FE3" w:rsidRDefault="00F00FE3" w:rsidP="00EB5C1A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C4FEBB2" w14:textId="1111D76B" w:rsidR="00F00FE3" w:rsidRDefault="00F00FE3" w:rsidP="00EB5C1A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481EFD8" w14:textId="37DB38B7" w:rsidR="00F00FE3" w:rsidRDefault="00F00FE3" w:rsidP="00EB5C1A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01B9912" w14:textId="6DCC4A83" w:rsidR="00F00FE3" w:rsidRDefault="00F00FE3" w:rsidP="00EB5C1A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15370E9" w14:textId="091F7516" w:rsidR="00F00FE3" w:rsidRDefault="00F00FE3" w:rsidP="00EB5C1A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6DB89B0" w14:textId="7F3DDD5B" w:rsidR="00F00FE3" w:rsidRDefault="00F00FE3" w:rsidP="00EB5C1A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361E3A6" w14:textId="5D6706E2" w:rsidR="00F00FE3" w:rsidRDefault="00F00FE3" w:rsidP="00EB5C1A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47FF30D" w14:textId="4B9C2997" w:rsidR="00F00FE3" w:rsidRDefault="00F00FE3" w:rsidP="00EB5C1A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0F466F6" w14:textId="7B1ED4CA" w:rsidR="00F00FE3" w:rsidRDefault="00F00FE3" w:rsidP="00EB5C1A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8D63906" w14:textId="7D568DE4" w:rsidR="00F00FE3" w:rsidRDefault="00F00FE3" w:rsidP="00EB5C1A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C8E678C" w14:textId="7E2772A5" w:rsidR="00F00FE3" w:rsidRDefault="00F00FE3" w:rsidP="00EB5C1A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64F6D28" w14:textId="36A83558" w:rsidR="00F00FE3" w:rsidRDefault="00F00FE3" w:rsidP="00EB5C1A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E13359A" w14:textId="77777777" w:rsidR="00EA50F6" w:rsidRDefault="00EA50F6" w:rsidP="00EB5C1A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97B63B8" w14:textId="2A523197" w:rsidR="003E5E34" w:rsidRPr="00EA50F6" w:rsidRDefault="004F4E69" w:rsidP="00436D15">
      <w:pPr>
        <w:spacing w:after="0" w:line="480" w:lineRule="auto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EA50F6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References</w:t>
      </w:r>
    </w:p>
    <w:p w14:paraId="4E472DFF" w14:textId="77777777" w:rsidR="0055144E" w:rsidRPr="0055144E" w:rsidRDefault="004F4E69" w:rsidP="0055144E">
      <w:pPr>
        <w:pStyle w:val="Bibliography"/>
        <w:rPr>
          <w:rFonts w:ascii="Times New Roman" w:hAnsi="Times New Roman" w:cs="Times New Roman"/>
          <w:sz w:val="24"/>
        </w:rPr>
      </w:pPr>
      <w:r>
        <w:rPr>
          <w:color w:val="000000" w:themeColor="text1"/>
        </w:rPr>
        <w:fldChar w:fldCharType="begin"/>
      </w:r>
      <w:r>
        <w:rPr>
          <w:color w:val="000000" w:themeColor="text1"/>
        </w:rPr>
        <w:instrText xml:space="preserve"> ADDIN ZOTERO_BIBL {"uncited":[],"omitted":[],"custom":[]} CSL_BIBLIOGRAPHY </w:instrText>
      </w:r>
      <w:r>
        <w:rPr>
          <w:color w:val="000000" w:themeColor="text1"/>
        </w:rPr>
        <w:fldChar w:fldCharType="separate"/>
      </w:r>
      <w:r w:rsidRPr="0055144E">
        <w:rPr>
          <w:rFonts w:ascii="Times New Roman" w:hAnsi="Times New Roman" w:cs="Times New Roman"/>
          <w:sz w:val="24"/>
        </w:rPr>
        <w:t xml:space="preserve">Gibson, B., Hassan, S., &amp; Tansey, J. (2013). </w:t>
      </w:r>
      <w:r w:rsidRPr="0055144E">
        <w:rPr>
          <w:rFonts w:ascii="Times New Roman" w:hAnsi="Times New Roman" w:cs="Times New Roman"/>
          <w:i/>
          <w:iCs/>
          <w:sz w:val="24"/>
        </w:rPr>
        <w:t>Sustainability assessment: Criteria and processes</w:t>
      </w:r>
      <w:r w:rsidRPr="0055144E">
        <w:rPr>
          <w:rFonts w:ascii="Times New Roman" w:hAnsi="Times New Roman" w:cs="Times New Roman"/>
          <w:sz w:val="24"/>
        </w:rPr>
        <w:t>. Routledge.</w:t>
      </w:r>
    </w:p>
    <w:p w14:paraId="1BBC6668" w14:textId="77777777" w:rsidR="0055144E" w:rsidRPr="0055144E" w:rsidRDefault="004F4E69" w:rsidP="0055144E">
      <w:pPr>
        <w:pStyle w:val="Bibliography"/>
        <w:rPr>
          <w:rFonts w:ascii="Times New Roman" w:hAnsi="Times New Roman" w:cs="Times New Roman"/>
          <w:sz w:val="24"/>
        </w:rPr>
      </w:pPr>
      <w:r w:rsidRPr="0055144E">
        <w:rPr>
          <w:rFonts w:ascii="Times New Roman" w:hAnsi="Times New Roman" w:cs="Times New Roman"/>
          <w:sz w:val="24"/>
        </w:rPr>
        <w:t xml:space="preserve">Meadows, D. (1998). Indicators of sustainable community 1998: A status report on long-term cultural, economic, and environmental health for Seattle/King County (p. 4). </w:t>
      </w:r>
      <w:r w:rsidRPr="0055144E">
        <w:rPr>
          <w:rFonts w:ascii="Times New Roman" w:hAnsi="Times New Roman" w:cs="Times New Roman"/>
          <w:i/>
          <w:iCs/>
          <w:sz w:val="24"/>
        </w:rPr>
        <w:t>Seattle, WA: Sustainable Seattle</w:t>
      </w:r>
      <w:r w:rsidRPr="0055144E">
        <w:rPr>
          <w:rFonts w:ascii="Times New Roman" w:hAnsi="Times New Roman" w:cs="Times New Roman"/>
          <w:sz w:val="24"/>
        </w:rPr>
        <w:t>.</w:t>
      </w:r>
    </w:p>
    <w:p w14:paraId="25B1644C" w14:textId="77777777" w:rsidR="0055144E" w:rsidRPr="0055144E" w:rsidRDefault="004F4E69" w:rsidP="0055144E">
      <w:pPr>
        <w:pStyle w:val="Bibliography"/>
        <w:rPr>
          <w:rFonts w:ascii="Times New Roman" w:hAnsi="Times New Roman" w:cs="Times New Roman"/>
          <w:sz w:val="24"/>
        </w:rPr>
      </w:pPr>
      <w:r w:rsidRPr="0055144E">
        <w:rPr>
          <w:rFonts w:ascii="Times New Roman" w:hAnsi="Times New Roman" w:cs="Times New Roman"/>
          <w:i/>
          <w:iCs/>
          <w:sz w:val="24"/>
        </w:rPr>
        <w:t>Open Data Platform</w:t>
      </w:r>
      <w:r w:rsidRPr="0055144E">
        <w:rPr>
          <w:rFonts w:ascii="Times New Roman" w:hAnsi="Times New Roman" w:cs="Times New Roman"/>
          <w:sz w:val="24"/>
        </w:rPr>
        <w:t>. (n.d.). Retrieved January 17, 2020, from http://data.footprintnetwork.org/#/</w:t>
      </w:r>
    </w:p>
    <w:p w14:paraId="328A7A6A" w14:textId="3397C2AC" w:rsidR="003E5E34" w:rsidRPr="003E5E34" w:rsidRDefault="004F4E69" w:rsidP="00EB5C1A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sectPr w:rsidR="003E5E34" w:rsidRPr="003E5E34" w:rsidSect="00C74D28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17B8A62" w14:textId="77777777" w:rsidR="00903CD9" w:rsidRDefault="00903CD9">
      <w:pPr>
        <w:spacing w:after="0" w:line="240" w:lineRule="auto"/>
      </w:pPr>
      <w:r>
        <w:separator/>
      </w:r>
    </w:p>
  </w:endnote>
  <w:endnote w:type="continuationSeparator" w:id="0">
    <w:p w14:paraId="5BACE0E1" w14:textId="77777777" w:rsidR="00903CD9" w:rsidRDefault="00903CD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946D42D" w14:textId="77777777" w:rsidR="00903CD9" w:rsidRDefault="00903CD9">
      <w:pPr>
        <w:spacing w:after="0" w:line="240" w:lineRule="auto"/>
      </w:pPr>
      <w:r>
        <w:separator/>
      </w:r>
    </w:p>
  </w:footnote>
  <w:footnote w:type="continuationSeparator" w:id="0">
    <w:p w14:paraId="16562C78" w14:textId="77777777" w:rsidR="00903CD9" w:rsidRDefault="00903CD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40136B5" w14:textId="7ACBDBDF" w:rsidR="00A106AF" w:rsidRPr="001A02CC" w:rsidRDefault="004F4E69" w:rsidP="00A106AF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 xml:space="preserve">Running Head: </w:t>
    </w:r>
    <w:r w:rsidR="00120F90">
      <w:rPr>
        <w:rFonts w:ascii="Times New Roman" w:hAnsi="Times New Roman" w:cs="Times New Roman"/>
        <w:sz w:val="24"/>
        <w:szCs w:val="24"/>
      </w:rPr>
      <w:t>ENVIRONMENTAL SCIENCE</w:t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F78CF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14:paraId="0D9C83AA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F0C44E" w14:textId="02D8C394" w:rsidR="00A106AF" w:rsidRPr="001A02CC" w:rsidRDefault="004F4E69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ENVIRONMENTAL SCIENCE</w:t>
    </w:r>
    <w:r w:rsidR="005B36F5"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5F78CF">
      <w:rPr>
        <w:rFonts w:ascii="Times New Roman" w:hAnsi="Times New Roman" w:cs="Times New Roman"/>
        <w:noProof/>
        <w:sz w:val="24"/>
        <w:szCs w:val="24"/>
      </w:rPr>
      <w:t>2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  <w:p w14:paraId="15A79BA3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NzW1NLM0MLUwsTQzsDRR0lEKTi0uzszPAykwqgUAsOwA+ywAAAA="/>
  </w:docVars>
  <w:rsids>
    <w:rsidRoot w:val="0008177B"/>
    <w:rsid w:val="00002ED3"/>
    <w:rsid w:val="000038DB"/>
    <w:rsid w:val="00006B40"/>
    <w:rsid w:val="00012938"/>
    <w:rsid w:val="000175BA"/>
    <w:rsid w:val="00024ABE"/>
    <w:rsid w:val="000254ED"/>
    <w:rsid w:val="00034E36"/>
    <w:rsid w:val="00040E21"/>
    <w:rsid w:val="00045047"/>
    <w:rsid w:val="00064440"/>
    <w:rsid w:val="00076C72"/>
    <w:rsid w:val="0008177B"/>
    <w:rsid w:val="00085549"/>
    <w:rsid w:val="00090057"/>
    <w:rsid w:val="0009207A"/>
    <w:rsid w:val="0009373B"/>
    <w:rsid w:val="000972AE"/>
    <w:rsid w:val="000A011E"/>
    <w:rsid w:val="000A6EE1"/>
    <w:rsid w:val="000B48CB"/>
    <w:rsid w:val="000C4677"/>
    <w:rsid w:val="000D5139"/>
    <w:rsid w:val="000D513F"/>
    <w:rsid w:val="000D537D"/>
    <w:rsid w:val="000E4547"/>
    <w:rsid w:val="000E60FE"/>
    <w:rsid w:val="000F0CE5"/>
    <w:rsid w:val="000F5C0F"/>
    <w:rsid w:val="0011275D"/>
    <w:rsid w:val="00120F90"/>
    <w:rsid w:val="00124628"/>
    <w:rsid w:val="001277D7"/>
    <w:rsid w:val="00130A33"/>
    <w:rsid w:val="00141074"/>
    <w:rsid w:val="00141C9F"/>
    <w:rsid w:val="001433E7"/>
    <w:rsid w:val="00143D66"/>
    <w:rsid w:val="00143EDD"/>
    <w:rsid w:val="0014559C"/>
    <w:rsid w:val="0015062D"/>
    <w:rsid w:val="00187C02"/>
    <w:rsid w:val="001967D5"/>
    <w:rsid w:val="001A02CC"/>
    <w:rsid w:val="001A0404"/>
    <w:rsid w:val="001A7472"/>
    <w:rsid w:val="001B2CB0"/>
    <w:rsid w:val="001C4F34"/>
    <w:rsid w:val="001D302F"/>
    <w:rsid w:val="001D5169"/>
    <w:rsid w:val="001D71B8"/>
    <w:rsid w:val="001D72A8"/>
    <w:rsid w:val="001E4034"/>
    <w:rsid w:val="001F5766"/>
    <w:rsid w:val="001F7624"/>
    <w:rsid w:val="0020390C"/>
    <w:rsid w:val="00210803"/>
    <w:rsid w:val="002126BC"/>
    <w:rsid w:val="00213F77"/>
    <w:rsid w:val="00217425"/>
    <w:rsid w:val="00247A02"/>
    <w:rsid w:val="0025247C"/>
    <w:rsid w:val="0026072D"/>
    <w:rsid w:val="00267851"/>
    <w:rsid w:val="002777E7"/>
    <w:rsid w:val="002804B8"/>
    <w:rsid w:val="00282CBA"/>
    <w:rsid w:val="00284B0D"/>
    <w:rsid w:val="00287B4B"/>
    <w:rsid w:val="00294EE5"/>
    <w:rsid w:val="002A5792"/>
    <w:rsid w:val="002B3837"/>
    <w:rsid w:val="002B5B2C"/>
    <w:rsid w:val="002C5353"/>
    <w:rsid w:val="002C5E14"/>
    <w:rsid w:val="002D4979"/>
    <w:rsid w:val="00315B39"/>
    <w:rsid w:val="00322B50"/>
    <w:rsid w:val="00323259"/>
    <w:rsid w:val="00332218"/>
    <w:rsid w:val="00334AD8"/>
    <w:rsid w:val="00336723"/>
    <w:rsid w:val="00336CA3"/>
    <w:rsid w:val="0034125C"/>
    <w:rsid w:val="003448D7"/>
    <w:rsid w:val="003450E0"/>
    <w:rsid w:val="00347131"/>
    <w:rsid w:val="00354186"/>
    <w:rsid w:val="00355ABA"/>
    <w:rsid w:val="00363080"/>
    <w:rsid w:val="00365A07"/>
    <w:rsid w:val="00371658"/>
    <w:rsid w:val="00383807"/>
    <w:rsid w:val="003A2CA7"/>
    <w:rsid w:val="003D158C"/>
    <w:rsid w:val="003D2612"/>
    <w:rsid w:val="003E0446"/>
    <w:rsid w:val="003E5E34"/>
    <w:rsid w:val="003F30CE"/>
    <w:rsid w:val="003F421D"/>
    <w:rsid w:val="004059F0"/>
    <w:rsid w:val="00410AEC"/>
    <w:rsid w:val="0042675A"/>
    <w:rsid w:val="0043024F"/>
    <w:rsid w:val="00432057"/>
    <w:rsid w:val="00436D15"/>
    <w:rsid w:val="00437761"/>
    <w:rsid w:val="00453F7A"/>
    <w:rsid w:val="00460349"/>
    <w:rsid w:val="004637EA"/>
    <w:rsid w:val="004672E9"/>
    <w:rsid w:val="00471063"/>
    <w:rsid w:val="00485A1E"/>
    <w:rsid w:val="00487440"/>
    <w:rsid w:val="00487EC4"/>
    <w:rsid w:val="004A07E8"/>
    <w:rsid w:val="004D0EE0"/>
    <w:rsid w:val="004E2425"/>
    <w:rsid w:val="004F4E69"/>
    <w:rsid w:val="00506F1F"/>
    <w:rsid w:val="00511035"/>
    <w:rsid w:val="00525633"/>
    <w:rsid w:val="00525FDC"/>
    <w:rsid w:val="00536861"/>
    <w:rsid w:val="00550EFD"/>
    <w:rsid w:val="0055144E"/>
    <w:rsid w:val="00594098"/>
    <w:rsid w:val="00595399"/>
    <w:rsid w:val="005B36F5"/>
    <w:rsid w:val="005B43DA"/>
    <w:rsid w:val="005C0F06"/>
    <w:rsid w:val="005C20F1"/>
    <w:rsid w:val="005C2489"/>
    <w:rsid w:val="005C7FB5"/>
    <w:rsid w:val="005D03C9"/>
    <w:rsid w:val="005D4D2B"/>
    <w:rsid w:val="005D5141"/>
    <w:rsid w:val="005F2E1C"/>
    <w:rsid w:val="005F4083"/>
    <w:rsid w:val="005F78CF"/>
    <w:rsid w:val="0060705A"/>
    <w:rsid w:val="006148A1"/>
    <w:rsid w:val="0062083B"/>
    <w:rsid w:val="00634E15"/>
    <w:rsid w:val="0063524B"/>
    <w:rsid w:val="0064671B"/>
    <w:rsid w:val="006568CF"/>
    <w:rsid w:val="00664811"/>
    <w:rsid w:val="00670862"/>
    <w:rsid w:val="0067261A"/>
    <w:rsid w:val="006752F2"/>
    <w:rsid w:val="00687186"/>
    <w:rsid w:val="006938E2"/>
    <w:rsid w:val="006A0724"/>
    <w:rsid w:val="006B1FF2"/>
    <w:rsid w:val="006B2BD3"/>
    <w:rsid w:val="006E156D"/>
    <w:rsid w:val="006E63B9"/>
    <w:rsid w:val="006F00AD"/>
    <w:rsid w:val="00701ACE"/>
    <w:rsid w:val="00706F79"/>
    <w:rsid w:val="00712960"/>
    <w:rsid w:val="00715E21"/>
    <w:rsid w:val="00726CF2"/>
    <w:rsid w:val="00747B4E"/>
    <w:rsid w:val="00752236"/>
    <w:rsid w:val="00753EE1"/>
    <w:rsid w:val="007642EC"/>
    <w:rsid w:val="00764D8B"/>
    <w:rsid w:val="00774061"/>
    <w:rsid w:val="00775E8B"/>
    <w:rsid w:val="00791B60"/>
    <w:rsid w:val="007B30BD"/>
    <w:rsid w:val="007C2F25"/>
    <w:rsid w:val="007C30FD"/>
    <w:rsid w:val="007C6293"/>
    <w:rsid w:val="007D2E69"/>
    <w:rsid w:val="007D591A"/>
    <w:rsid w:val="007E3EC1"/>
    <w:rsid w:val="007F3CCA"/>
    <w:rsid w:val="00807E6C"/>
    <w:rsid w:val="00813514"/>
    <w:rsid w:val="00820904"/>
    <w:rsid w:val="0082673A"/>
    <w:rsid w:val="008313B9"/>
    <w:rsid w:val="00834311"/>
    <w:rsid w:val="00842BFD"/>
    <w:rsid w:val="00852783"/>
    <w:rsid w:val="00862032"/>
    <w:rsid w:val="00863C72"/>
    <w:rsid w:val="00876C6A"/>
    <w:rsid w:val="00877CA7"/>
    <w:rsid w:val="00877D0B"/>
    <w:rsid w:val="008A5E66"/>
    <w:rsid w:val="008A6E3E"/>
    <w:rsid w:val="008B2CEB"/>
    <w:rsid w:val="008B4F7C"/>
    <w:rsid w:val="008C3A8D"/>
    <w:rsid w:val="008D7288"/>
    <w:rsid w:val="008E01AB"/>
    <w:rsid w:val="008E27B8"/>
    <w:rsid w:val="008E3550"/>
    <w:rsid w:val="008F0A2C"/>
    <w:rsid w:val="008F646B"/>
    <w:rsid w:val="009001EA"/>
    <w:rsid w:val="00901066"/>
    <w:rsid w:val="00901E2E"/>
    <w:rsid w:val="00903CD9"/>
    <w:rsid w:val="00913564"/>
    <w:rsid w:val="00915A21"/>
    <w:rsid w:val="0092355D"/>
    <w:rsid w:val="00930D3F"/>
    <w:rsid w:val="00932CD1"/>
    <w:rsid w:val="0093635F"/>
    <w:rsid w:val="00943EEF"/>
    <w:rsid w:val="00953628"/>
    <w:rsid w:val="009823FF"/>
    <w:rsid w:val="00983237"/>
    <w:rsid w:val="0098597F"/>
    <w:rsid w:val="009A1682"/>
    <w:rsid w:val="009A39AC"/>
    <w:rsid w:val="009B5611"/>
    <w:rsid w:val="009C719E"/>
    <w:rsid w:val="009D0DE3"/>
    <w:rsid w:val="009E1A5B"/>
    <w:rsid w:val="009E485E"/>
    <w:rsid w:val="009E770E"/>
    <w:rsid w:val="009E7DEA"/>
    <w:rsid w:val="009F3F08"/>
    <w:rsid w:val="009F426C"/>
    <w:rsid w:val="009F7DA0"/>
    <w:rsid w:val="00A002B6"/>
    <w:rsid w:val="00A07903"/>
    <w:rsid w:val="00A106AF"/>
    <w:rsid w:val="00A20DB5"/>
    <w:rsid w:val="00A4374D"/>
    <w:rsid w:val="00A67E8F"/>
    <w:rsid w:val="00A726DA"/>
    <w:rsid w:val="00A82F86"/>
    <w:rsid w:val="00A92A12"/>
    <w:rsid w:val="00AA46C7"/>
    <w:rsid w:val="00AA50C3"/>
    <w:rsid w:val="00AB2058"/>
    <w:rsid w:val="00AC574D"/>
    <w:rsid w:val="00AC5856"/>
    <w:rsid w:val="00AD33B3"/>
    <w:rsid w:val="00AD50DE"/>
    <w:rsid w:val="00B01520"/>
    <w:rsid w:val="00B06D61"/>
    <w:rsid w:val="00B1679D"/>
    <w:rsid w:val="00B23F6D"/>
    <w:rsid w:val="00B32911"/>
    <w:rsid w:val="00B405F9"/>
    <w:rsid w:val="00B609FC"/>
    <w:rsid w:val="00B70C3A"/>
    <w:rsid w:val="00B73412"/>
    <w:rsid w:val="00B77D70"/>
    <w:rsid w:val="00B8755B"/>
    <w:rsid w:val="00BA1045"/>
    <w:rsid w:val="00BA73FE"/>
    <w:rsid w:val="00BB418B"/>
    <w:rsid w:val="00BC2C84"/>
    <w:rsid w:val="00BC7805"/>
    <w:rsid w:val="00BE295C"/>
    <w:rsid w:val="00BF0DF3"/>
    <w:rsid w:val="00BF32FA"/>
    <w:rsid w:val="00C16B0C"/>
    <w:rsid w:val="00C2518D"/>
    <w:rsid w:val="00C2746F"/>
    <w:rsid w:val="00C30C9C"/>
    <w:rsid w:val="00C30E9E"/>
    <w:rsid w:val="00C4062F"/>
    <w:rsid w:val="00C5356B"/>
    <w:rsid w:val="00C547F5"/>
    <w:rsid w:val="00C57619"/>
    <w:rsid w:val="00C64E95"/>
    <w:rsid w:val="00C74D28"/>
    <w:rsid w:val="00C75C92"/>
    <w:rsid w:val="00C774B3"/>
    <w:rsid w:val="00C81F15"/>
    <w:rsid w:val="00C9040A"/>
    <w:rsid w:val="00C96341"/>
    <w:rsid w:val="00CA103B"/>
    <w:rsid w:val="00CA1BEC"/>
    <w:rsid w:val="00CA2688"/>
    <w:rsid w:val="00CA422D"/>
    <w:rsid w:val="00CB20EB"/>
    <w:rsid w:val="00CC176B"/>
    <w:rsid w:val="00CC6829"/>
    <w:rsid w:val="00CD23AA"/>
    <w:rsid w:val="00CD24E7"/>
    <w:rsid w:val="00CD3EBF"/>
    <w:rsid w:val="00CF0A51"/>
    <w:rsid w:val="00D01737"/>
    <w:rsid w:val="00D074FF"/>
    <w:rsid w:val="00D156FC"/>
    <w:rsid w:val="00D16E0A"/>
    <w:rsid w:val="00D22A8F"/>
    <w:rsid w:val="00D24B09"/>
    <w:rsid w:val="00D25805"/>
    <w:rsid w:val="00D35D03"/>
    <w:rsid w:val="00D434CA"/>
    <w:rsid w:val="00D46875"/>
    <w:rsid w:val="00D5076D"/>
    <w:rsid w:val="00D61E51"/>
    <w:rsid w:val="00D620E3"/>
    <w:rsid w:val="00D62605"/>
    <w:rsid w:val="00D62E1C"/>
    <w:rsid w:val="00D819BF"/>
    <w:rsid w:val="00D95087"/>
    <w:rsid w:val="00DA2987"/>
    <w:rsid w:val="00DA77AE"/>
    <w:rsid w:val="00DB2F44"/>
    <w:rsid w:val="00DB3F05"/>
    <w:rsid w:val="00DC72D1"/>
    <w:rsid w:val="00DD660B"/>
    <w:rsid w:val="00DD70E4"/>
    <w:rsid w:val="00DF22BD"/>
    <w:rsid w:val="00DF7825"/>
    <w:rsid w:val="00E0598B"/>
    <w:rsid w:val="00E07F50"/>
    <w:rsid w:val="00E21F7B"/>
    <w:rsid w:val="00E3227F"/>
    <w:rsid w:val="00E40F69"/>
    <w:rsid w:val="00E45A43"/>
    <w:rsid w:val="00E61F29"/>
    <w:rsid w:val="00E724C4"/>
    <w:rsid w:val="00E85934"/>
    <w:rsid w:val="00E943B1"/>
    <w:rsid w:val="00E95753"/>
    <w:rsid w:val="00E9582E"/>
    <w:rsid w:val="00EA50F6"/>
    <w:rsid w:val="00EB0B02"/>
    <w:rsid w:val="00EB0E33"/>
    <w:rsid w:val="00EB5C1A"/>
    <w:rsid w:val="00EB6D29"/>
    <w:rsid w:val="00EC34C1"/>
    <w:rsid w:val="00EC6E94"/>
    <w:rsid w:val="00EF1641"/>
    <w:rsid w:val="00F00FE3"/>
    <w:rsid w:val="00F02DA3"/>
    <w:rsid w:val="00F2461F"/>
    <w:rsid w:val="00F33CF4"/>
    <w:rsid w:val="00F34A13"/>
    <w:rsid w:val="00F379A9"/>
    <w:rsid w:val="00F4029A"/>
    <w:rsid w:val="00F41228"/>
    <w:rsid w:val="00F4445C"/>
    <w:rsid w:val="00F60147"/>
    <w:rsid w:val="00F63230"/>
    <w:rsid w:val="00F65050"/>
    <w:rsid w:val="00F748B8"/>
    <w:rsid w:val="00F768B4"/>
    <w:rsid w:val="00F84D74"/>
    <w:rsid w:val="00F86CA7"/>
    <w:rsid w:val="00F94B9F"/>
    <w:rsid w:val="00FA70AB"/>
    <w:rsid w:val="00FB0E43"/>
    <w:rsid w:val="00FD1DAB"/>
    <w:rsid w:val="00FD26D4"/>
    <w:rsid w:val="00FE47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0660ADF"/>
  <w15:docId w15:val="{114B327F-9A5C-40DA-8629-6E223C7CE5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4">
    <w:name w:val="heading 4"/>
    <w:basedOn w:val="Normal"/>
    <w:link w:val="Heading4Char"/>
    <w:uiPriority w:val="9"/>
    <w:qFormat/>
    <w:rsid w:val="00460349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character" w:customStyle="1" w:styleId="Heading4Char">
    <w:name w:val="Heading 4 Char"/>
    <w:basedOn w:val="DefaultParagraphFont"/>
    <w:link w:val="Heading4"/>
    <w:uiPriority w:val="9"/>
    <w:rsid w:val="00460349"/>
    <w:rPr>
      <w:rFonts w:ascii="Times New Roman" w:eastAsia="Times New Roman" w:hAnsi="Times New Roman" w:cs="Times New Roman"/>
      <w:b/>
      <w:bCs/>
      <w:sz w:val="24"/>
      <w:szCs w:val="24"/>
    </w:rPr>
  </w:style>
  <w:style w:type="character" w:styleId="CommentReference">
    <w:name w:val="annotation reference"/>
    <w:basedOn w:val="DefaultParagraphFont"/>
    <w:rsid w:val="00805BC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0152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1520"/>
    <w:rPr>
      <w:rFonts w:ascii="Tahoma" w:hAnsi="Tahoma" w:cs="Tahoma"/>
      <w:sz w:val="16"/>
      <w:szCs w:val="16"/>
    </w:rPr>
  </w:style>
  <w:style w:type="paragraph" w:styleId="Title">
    <w:name w:val="Title"/>
    <w:basedOn w:val="Normal"/>
    <w:link w:val="TitleChar"/>
    <w:qFormat/>
    <w:rsid w:val="006B2BD3"/>
    <w:pPr>
      <w:spacing w:after="0" w:line="480" w:lineRule="auto"/>
      <w:jc w:val="center"/>
      <w:outlineLvl w:val="0"/>
    </w:pPr>
    <w:rPr>
      <w:rFonts w:ascii="Times New Roman" w:eastAsia="Times New Roman" w:hAnsi="Times New Roman" w:cs="Arial"/>
      <w:bCs/>
      <w:kern w:val="28"/>
      <w:sz w:val="24"/>
      <w:szCs w:val="32"/>
    </w:rPr>
  </w:style>
  <w:style w:type="character" w:customStyle="1" w:styleId="TitleChar">
    <w:name w:val="Title Char"/>
    <w:basedOn w:val="DefaultParagraphFont"/>
    <w:link w:val="Title"/>
    <w:rsid w:val="006B2BD3"/>
    <w:rPr>
      <w:rFonts w:ascii="Times New Roman" w:eastAsia="Times New Roman" w:hAnsi="Times New Roman" w:cs="Arial"/>
      <w:bCs/>
      <w:kern w:val="28"/>
      <w:sz w:val="24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930D3F"/>
    <w:pPr>
      <w:spacing w:after="0" w:line="480" w:lineRule="auto"/>
      <w:ind w:left="720" w:hanging="720"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3686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36861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6</Pages>
  <Words>2464</Words>
  <Characters>14050</Characters>
  <Application>Microsoft Office Word</Application>
  <DocSecurity>0</DocSecurity>
  <Lines>117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164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Someone</cp:lastModifiedBy>
  <cp:revision>3</cp:revision>
  <dcterms:created xsi:type="dcterms:W3CDTF">2020-01-17T14:30:00Z</dcterms:created>
  <dcterms:modified xsi:type="dcterms:W3CDTF">2020-01-17T14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1"&gt;&lt;session id="vorX4scI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